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25745735">
      <w:pPr>
        <w:jc w:val="left"/>
        <w:rPr>
          <w:rFonts w:ascii="Times New Roman" w:hAnsi="Times New Roman" w:eastAsia="等线" w:cs="Times New Roman"/>
          <w:bCs/>
          <w:szCs w:val="21"/>
          <w14:ligatures w14:val="standardContextual"/>
        </w:rPr>
      </w:pPr>
      <w:r>
        <w:rPr>
          <w:rFonts w:hint="eastAsia" w:ascii="Times New Roman" w:hAnsi="Times New Roman" w:eastAsia="等线" w:cs="Times New Roman"/>
          <w:b/>
          <w:szCs w:val="21"/>
          <w14:ligatures w14:val="standardContextual"/>
        </w:rPr>
        <w:t xml:space="preserve">Supplementary material </w:t>
      </w:r>
      <w:r>
        <w:rPr>
          <w:rFonts w:hint="eastAsia" w:ascii="Times New Roman" w:hAnsi="Times New Roman" w:eastAsia="等线" w:cs="Times New Roman"/>
          <w:b/>
          <w:szCs w:val="21"/>
          <w:lang w:val="en-US" w:eastAsia="zh-CN"/>
          <w14:ligatures w14:val="standardContextual"/>
        </w:rPr>
        <w:t>1</w:t>
      </w:r>
      <w:bookmarkStart w:id="0" w:name="_GoBack"/>
      <w:bookmarkEnd w:id="0"/>
      <w:r>
        <w:rPr>
          <w:rFonts w:ascii="Times New Roman" w:hAnsi="Times New Roman" w:eastAsia="等线" w:cs="Times New Roman"/>
          <w:b/>
          <w:szCs w:val="21"/>
          <w14:ligatures w14:val="standardContextual"/>
        </w:rPr>
        <w:t xml:space="preserve">: </w:t>
      </w:r>
      <w:r>
        <w:rPr>
          <w:rFonts w:ascii="Times New Roman" w:hAnsi="Times New Roman" w:eastAsia="等线" w:cs="Times New Roman"/>
          <w:bCs/>
          <w:szCs w:val="21"/>
          <w14:ligatures w14:val="standardContextual"/>
        </w:rPr>
        <w:t>The role of METTL</w:t>
      </w:r>
      <w:r>
        <w:rPr>
          <w:rFonts w:hint="eastAsia" w:ascii="Times New Roman" w:hAnsi="Times New Roman" w:eastAsia="等线" w:cs="Times New Roman"/>
          <w:bCs/>
          <w:szCs w:val="21"/>
          <w14:ligatures w14:val="standardContextual"/>
        </w:rPr>
        <w:t xml:space="preserve"> protein family</w:t>
      </w:r>
      <w:r>
        <w:rPr>
          <w:rFonts w:ascii="Times New Roman" w:hAnsi="Times New Roman" w:eastAsia="等线" w:cs="Times New Roman"/>
          <w:bCs/>
          <w:szCs w:val="21"/>
          <w14:ligatures w14:val="standardContextual"/>
        </w:rPr>
        <w:t xml:space="preserve"> as a biomarker in cancer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72"/>
        <w:gridCol w:w="2197"/>
        <w:gridCol w:w="1984"/>
        <w:gridCol w:w="1843"/>
        <w:gridCol w:w="1326"/>
      </w:tblGrid>
      <w:tr w14:paraId="3276326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7B425FB9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>Member</w:t>
            </w:r>
          </w:p>
        </w:tc>
        <w:tc>
          <w:tcPr>
            <w:tcW w:w="2197" w:type="dxa"/>
            <w:vAlign w:val="center"/>
          </w:tcPr>
          <w:p w14:paraId="3C5F2362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>Cancer type</w:t>
            </w:r>
          </w:p>
        </w:tc>
        <w:tc>
          <w:tcPr>
            <w:tcW w:w="1984" w:type="dxa"/>
            <w:vAlign w:val="center"/>
          </w:tcPr>
          <w:p w14:paraId="28DD4516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>METTL protein expression</w:t>
            </w:r>
          </w:p>
        </w:tc>
        <w:tc>
          <w:tcPr>
            <w:tcW w:w="1843" w:type="dxa"/>
            <w:vAlign w:val="center"/>
          </w:tcPr>
          <w:p w14:paraId="4BB038B4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Cs w:val="21"/>
                <w14:ligatures w14:val="standardContextual"/>
              </w:rPr>
              <w:t>D</w:t>
            </w:r>
            <w:r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  <w:t>etection method</w:t>
            </w:r>
          </w:p>
        </w:tc>
        <w:tc>
          <w:tcPr>
            <w:tcW w:w="1326" w:type="dxa"/>
            <w:vAlign w:val="center"/>
          </w:tcPr>
          <w:p w14:paraId="427C37D1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>Reference</w:t>
            </w:r>
          </w:p>
        </w:tc>
      </w:tr>
      <w:tr w14:paraId="7240696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7B778AD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1</w:t>
            </w:r>
          </w:p>
        </w:tc>
        <w:tc>
          <w:tcPr>
            <w:tcW w:w="2197" w:type="dxa"/>
            <w:vAlign w:val="center"/>
          </w:tcPr>
          <w:p w14:paraId="3415CDD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ung cancer</w:t>
            </w:r>
          </w:p>
        </w:tc>
        <w:tc>
          <w:tcPr>
            <w:tcW w:w="1984" w:type="dxa"/>
            <w:vAlign w:val="center"/>
          </w:tcPr>
          <w:p w14:paraId="4385ACD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7A4536E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WB, IHC, 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TCGA analysis</w:t>
            </w:r>
          </w:p>
        </w:tc>
        <w:tc>
          <w:tcPr>
            <w:tcW w:w="1326" w:type="dxa"/>
            <w:vAlign w:val="center"/>
          </w:tcPr>
          <w:p w14:paraId="4C584AF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NYTwvQXV0aG9yPjxSZWNOdW0+NDM8L1JlY051bT48RGlz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NYTwvQXV0aG9yPjxSZWNOdW0+NDM8L1JlY051bT48RGlz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9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676F2BE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2C186A7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3FB8123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13A0C04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18FCF88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RNA‐seq, polyribosome‐associated mRNA‐qPCR, TCGA 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IHC, N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orthern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blot, W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stern blot</w:t>
            </w:r>
          </w:p>
        </w:tc>
        <w:tc>
          <w:tcPr>
            <w:tcW w:w="1326" w:type="dxa"/>
            <w:vAlign w:val="center"/>
          </w:tcPr>
          <w:p w14:paraId="3BD7F8C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3MDwvUmVjTnVtPjxE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3MDwvUmVjTnVtPjxE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00-10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 xml:space="preserve"> </w:t>
            </w:r>
          </w:p>
        </w:tc>
      </w:tr>
      <w:tr w14:paraId="1E0D95B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2EF324D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0D823B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ad and neck squamous cell carcinoma</w:t>
            </w:r>
          </w:p>
        </w:tc>
        <w:tc>
          <w:tcPr>
            <w:tcW w:w="1984" w:type="dxa"/>
            <w:vAlign w:val="center"/>
          </w:tcPr>
          <w:p w14:paraId="3EE0043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330F9EA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TCGA 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Survival analysis, IHC, N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orthern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blot, W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stern blot</w:t>
            </w:r>
          </w:p>
        </w:tc>
        <w:tc>
          <w:tcPr>
            <w:tcW w:w="1326" w:type="dxa"/>
            <w:vAlign w:val="center"/>
          </w:tcPr>
          <w:p w14:paraId="79466E9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4NzwvUmVjTnVtPjxE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4NzwvUmVjTnVtPjxE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0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5A478A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A352E8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3546A87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Ameloblastoma</w:t>
            </w:r>
          </w:p>
        </w:tc>
        <w:tc>
          <w:tcPr>
            <w:tcW w:w="1984" w:type="dxa"/>
            <w:vAlign w:val="center"/>
          </w:tcPr>
          <w:p w14:paraId="72BAAD2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7E90D68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urvival analysis, IHC,</w:t>
            </w:r>
            <w:r>
              <w:rPr>
                <w:rFonts w:ascii="Times New Roman" w:hAnsi="Times New Roman" w:cs="Times New Roman"/>
                <w:color w:val="FF0000"/>
                <w:sz w:val="16"/>
                <w:szCs w:val="16"/>
                <w14:ligatures w14:val="standardContextual"/>
              </w:rPr>
              <w:t xml:space="preserve"> </w:t>
            </w:r>
            <w:r>
              <w:rPr>
                <w:rFonts w:ascii="Times New Roman" w:hAnsi="Times New Roman" w:cs="Times New Roman"/>
                <w:color w:val="FF0000"/>
                <w:sz w:val="16"/>
                <w:szCs w:val="16"/>
                <w14:ligatures w14:val="none"/>
              </w:rPr>
              <w:t xml:space="preserve"> Western blot, </w:t>
            </w:r>
            <w:r>
              <w:rPr>
                <w14:ligatures w14:val="standardContextual"/>
              </w:rPr>
              <w:fldChar w:fldCharType="begin"/>
            </w:r>
            <w:r>
              <w:rPr>
                <w14:ligatures w14:val="standardContextual"/>
              </w:rPr>
              <w:instrText xml:space="preserve"> HYPERLINK "https://www.sciencedirect.com/topics/neuroscience/northern-blot" \o "Learn more about Northern blot from ScienceDirect's AI-generated Topic Pages" </w:instrText>
            </w:r>
            <w:r>
              <w:rPr>
                <w14:ligatures w14:val="standardContextual"/>
              </w:rPr>
              <w:fldChar w:fldCharType="separate"/>
            </w:r>
            <w:r>
              <w:rPr>
                <w:rFonts w:ascii="Times New Roman" w:hAnsi="Times New Roman" w:cs="Times New Roman"/>
                <w:color w:val="FF0000"/>
                <w:sz w:val="16"/>
                <w:szCs w:val="16"/>
                <w14:ligatures w14:val="none"/>
              </w:rPr>
              <w:t>Northern blot</w:t>
            </w:r>
            <w:r>
              <w:rPr>
                <w:rFonts w:ascii="Times New Roman" w:hAnsi="Times New Roman" w:cs="Times New Roman"/>
                <w:color w:val="FF0000"/>
                <w:sz w:val="16"/>
                <w:szCs w:val="16"/>
                <w14:ligatures w14:val="none"/>
              </w:rPr>
              <w:fldChar w:fldCharType="end"/>
            </w:r>
            <w:r>
              <w:rPr>
                <w:rFonts w:ascii="Times New Roman" w:hAnsi="Times New Roman" w:cs="Times New Roman"/>
                <w:color w:val="FF0000"/>
                <w:sz w:val="16"/>
                <w:szCs w:val="16"/>
                <w14:ligatures w14:val="none"/>
              </w:rPr>
              <w:t>, Northwestern blot, qRT-PCR</w:t>
            </w:r>
          </w:p>
        </w:tc>
        <w:tc>
          <w:tcPr>
            <w:tcW w:w="1326" w:type="dxa"/>
            <w:vAlign w:val="center"/>
          </w:tcPr>
          <w:p w14:paraId="1581F51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Wang&lt;/Author&gt;&lt;RecNum&gt;52&lt;/RecNum&gt;&lt;DisplayText&gt;&lt;style face="superscript"&gt;107&lt;/style&gt;&lt;/DisplayText&gt;&lt;record&gt;&lt;rec-number&gt;52&lt;/rec-number&gt;&lt;foreign-keys&gt;&lt;key app="EN" db-id="92dzda5zesp0ddepxvnp52tdtzvsdtwpetfz" timestamp="1712141771"&gt;52&lt;/key&gt;&lt;/foreign-keys&gt;&lt;ref-type name="Journal Article"&gt;17&lt;/ref-type&gt;&lt;contributors&gt;&lt;authors&gt;&lt;author&gt;Wang, Y.&lt;/author&gt;&lt;author&gt;Xiong, G.&lt;/author&gt;&lt;author&gt;Cai, W.&lt;/author&gt;&lt;author&gt;Tao, Q.&lt;/author&gt;&lt;/authors&gt;&lt;translated-authors&gt;&lt;author&gt;Gene,&lt;/author&gt;&lt;/translated-authors&gt;&lt;/contributors&gt;&lt;auth-address&gt;Hospital of Stomatology, Sun Yat-sen University, Guangzhou, China; Guangdong Provincial Key Laboratory of Stomatology, Sun Yat-sen University, Guangzhou, China; Guanghua School of Stomatology, Sun Yat-sen University, Guangzhou, China. FAU - Xiong, Gan&amp;#xD;Hospital of Stomatology, Sun Yat-sen University, Guangzhou, China; Guangdong Provincial Key Laboratory of Stomatology, Sun Yat-sen University, Guangzhou, China; Guanghua School of Stomatology, Sun Yat-sen University, Guangzhou, China. FAU - Cai, Weixin&amp;#xD;Hospital of Stomatology, Sun Yat-sen University, Guangzhou, China; Guangdong Provincial Key Laboratory of Stomatology, Sun Yat-sen University, Guangzhou, China; Guanghua School of Stomatology, Sun Yat-sen University, Guangzhou, China. FAU - Tao, Qian&amp;#xD;Hospital of Stomatology, Sun Yat-sen University, Guangzhou, China; Guangdong Provincial Key Laboratory of Stomatology, Sun Yat-sen University, Guangzhou, China; Guanghua School of Stomatology, Sun Yat-sen University, Guangzhou, China. Electronic address: taoqian@mail.sysu.edu.cn.&lt;/auth-address&gt;&lt;titles&gt;&lt;title&gt;METTL1 facilitates ameloblastoma invasive growth via MAPK signaling pathway&lt;/title&gt;&lt;/titles&gt;&lt;number&gt;1879-0038 (Electronic)&lt;/number&gt;&lt;dates&gt;&lt;/dates&gt;&lt;urls&gt;&lt;/urls&gt;&lt;remote-database-provider&gt;2024 May 5&lt;/remote-database-provider&gt;&lt;research-notes&gt;EC 2.1.1.- (METTL1 protein, human)&amp;#xD;EC 2.1.1.- (Methyltransferases)&lt;/research-notes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07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405883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1B57DD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2AA8FBB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Esophageal squamous cell carcinoma</w:t>
            </w:r>
          </w:p>
        </w:tc>
        <w:tc>
          <w:tcPr>
            <w:tcW w:w="1984" w:type="dxa"/>
            <w:vAlign w:val="center"/>
          </w:tcPr>
          <w:p w14:paraId="2FCD832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7A2E7B8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IHC, WB</w:t>
            </w:r>
          </w:p>
        </w:tc>
        <w:tc>
          <w:tcPr>
            <w:tcW w:w="1326" w:type="dxa"/>
            <w:vAlign w:val="center"/>
          </w:tcPr>
          <w:p w14:paraId="6446325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IYW48L0F1dGhvcj48UmVjTnVtPjUzPC9SZWNOdW0+PERp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IYW48L0F1dGhvcj48UmVjTnVtPjUzPC9SZWNOdW0+PERp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0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697265C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1347C60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384D3C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Glioma</w:t>
            </w:r>
          </w:p>
        </w:tc>
        <w:tc>
          <w:tcPr>
            <w:tcW w:w="1984" w:type="dxa"/>
            <w:vAlign w:val="center"/>
          </w:tcPr>
          <w:p w14:paraId="59BD864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56D658B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Pan-cancer analysis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orrelation analysis, RT-PCR, IHC, RNA-seq, WB</w:t>
            </w:r>
          </w:p>
        </w:tc>
        <w:tc>
          <w:tcPr>
            <w:tcW w:w="1326" w:type="dxa"/>
            <w:vAlign w:val="center"/>
          </w:tcPr>
          <w:p w14:paraId="78156FE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Li&lt;/Author&gt;&lt;RecNum&gt;56&lt;/RecNum&gt;&lt;DisplayText&gt;&lt;style face="superscript"&gt;109&lt;/style&gt;&lt;/DisplayText&gt;&lt;record&gt;&lt;rec-number&gt;56&lt;/rec-number&gt;&lt;foreign-keys&gt;&lt;key app="EN" db-id="92dzda5zesp0ddepxvnp52tdtzvsdtwpetfz" timestamp="1712419135"&gt;56&lt;/key&gt;&lt;/foreign-keys&gt;&lt;ref-type name="Journal Article"&gt;17&lt;/ref-type&gt;&lt;contributors&gt;&lt;authors&gt;&lt;author&gt;Li, L.&lt;/author&gt;&lt;author&gt;Yang, Y.&lt;/author&gt;&lt;author&gt;Wang, Z.&lt;/author&gt;&lt;author&gt;Xu, C.&lt;/author&gt;&lt;author&gt;Huang, J.&lt;/author&gt;&lt;author&gt;Li, G. Auid-Orcid&lt;/author&gt;&lt;/authors&gt;&lt;translated-authors&gt;&lt;author&gt;Cancer Cell, Int&lt;/author&gt;&lt;/translated-authors&gt;&lt;/contributors&gt;&lt;auth-address&gt;Department of Neurosurgery, Anshan Hospital of the First Hospital of China Medical University, Anshan, China. FAU - Yang, Yi&amp;#xD;Department of Neurosurgery, First Affiliated Hospital of China Medical University, Shenyang, China. FAU - Wang, Zhenshuang&amp;#xD;Department of Orthopedics, First Affiliated Hospital of China Medical University, Shenyang, China. FAU - Xu, Chengran&amp;#xD;Department of Neurosurgery, First Affiliated Hospital of China Medical University, Shenyang, China. FAU - Huang, Jinhai&amp;#xD;Department of Neurosurgery, First Affiliated Hospital of China Medical University, Shenyang, China. FAU - Li, Guangyu&amp;#xD;Department of Neurosurgery, First Affiliated Hospital of China Medical University, Shenyang, China. liguangyu1972@sina.com.&lt;/auth-address&gt;&lt;titles&gt;&lt;title&gt;Prognostic role of METTL1 in glioma&lt;/title&gt;&lt;/titles&gt;&lt;number&gt;1475-2867 (Print)&lt;/number&gt;&lt;dates&gt;&lt;/dates&gt;&lt;urls&gt;&lt;/urls&gt;&lt;remote-database-provider&gt;2021 Nov 27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09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5AB2E7F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64B6748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2A</w:t>
            </w:r>
          </w:p>
        </w:tc>
        <w:tc>
          <w:tcPr>
            <w:tcW w:w="2197" w:type="dxa"/>
            <w:vAlign w:val="center"/>
          </w:tcPr>
          <w:p w14:paraId="46A24473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Breast invasive carcinoma</w:t>
            </w:r>
          </w:p>
        </w:tc>
        <w:tc>
          <w:tcPr>
            <w:tcW w:w="1984" w:type="dxa"/>
            <w:vAlign w:val="center"/>
          </w:tcPr>
          <w:p w14:paraId="5A28D9F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6C3E27E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Pan-Cancer Analysis, Analysis of Variance, CPTAC Database Mining, IHC, Univariate Analysis, Multivariate Analysis, Clinical Sample Analysis</w:t>
            </w:r>
          </w:p>
        </w:tc>
        <w:tc>
          <w:tcPr>
            <w:tcW w:w="1326" w:type="dxa"/>
            <w:vAlign w:val="center"/>
          </w:tcPr>
          <w:p w14:paraId="278CAC1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HYXR6YTwvQXV0aG9yPjxSZWNOdW0+MTc8L1JlY051bT48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HYXR6YTwvQXV0aG9yPjxSZWNOdW0+MTc8L1JlY051bT48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5, 16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E49769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1C79C10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3</w:t>
            </w:r>
          </w:p>
        </w:tc>
        <w:tc>
          <w:tcPr>
            <w:tcW w:w="2197" w:type="dxa"/>
            <w:vAlign w:val="center"/>
          </w:tcPr>
          <w:p w14:paraId="05EE07C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Esophageal squamous cell carcinoma</w:t>
            </w:r>
          </w:p>
        </w:tc>
        <w:tc>
          <w:tcPr>
            <w:tcW w:w="1984" w:type="dxa"/>
            <w:vAlign w:val="center"/>
          </w:tcPr>
          <w:p w14:paraId="17AD0A8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647A91F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IHC, WB</w:t>
            </w:r>
          </w:p>
        </w:tc>
        <w:tc>
          <w:tcPr>
            <w:tcW w:w="1326" w:type="dxa"/>
            <w:vAlign w:val="center"/>
          </w:tcPr>
          <w:p w14:paraId="4D3ED3A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Eb3VjZXQtTyZhcG9zO0hhcmU8L0F1dGhvcj48UmVjTnVt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Eb3VjZXQtTyZhcG9zO0hhcmU8L0F1dGhvcj48UmVjTnVt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12-11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888316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3586EE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52A3762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ung cancer</w:t>
            </w:r>
          </w:p>
        </w:tc>
        <w:tc>
          <w:tcPr>
            <w:tcW w:w="1984" w:type="dxa"/>
            <w:vAlign w:val="center"/>
          </w:tcPr>
          <w:p w14:paraId="63F86EA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4CBA47F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MeRIP-Seq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WB</w:t>
            </w:r>
          </w:p>
        </w:tc>
        <w:tc>
          <w:tcPr>
            <w:tcW w:w="1326" w:type="dxa"/>
            <w:vAlign w:val="center"/>
          </w:tcPr>
          <w:p w14:paraId="2167071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YdWU8L0F1dGhvcj48UmVjTnVtPjU8L1JlY051bT48RGlz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YdWU8L0F1dGhvcj48UmVjTnVtPjU8L1JlY051bT48RGlz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16-11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5414203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BDC4F2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DD4717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5A12B3C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1A87E4B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P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-cancer analysis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</w:t>
            </w:r>
          </w:p>
        </w:tc>
        <w:tc>
          <w:tcPr>
            <w:tcW w:w="1326" w:type="dxa"/>
            <w:vAlign w:val="center"/>
          </w:tcPr>
          <w:p w14:paraId="6A5EDB6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LZTwvQXV0aG9yPjxSZWNOdW0+MzU8L1JlY051bT48RGlz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LZTwvQXV0aG9yPjxSZWNOdW0+MzU8L1JlY051bT48RGlz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19-123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1935B2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2323B17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2B5D29B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Intrahepatic cholangiocarcinoma</w:t>
            </w:r>
          </w:p>
        </w:tc>
        <w:tc>
          <w:tcPr>
            <w:tcW w:w="1984" w:type="dxa"/>
            <w:vAlign w:val="center"/>
          </w:tcPr>
          <w:p w14:paraId="3016C78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74F20CD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RT-PCR, IHC, WB</w:t>
            </w:r>
          </w:p>
        </w:tc>
        <w:tc>
          <w:tcPr>
            <w:tcW w:w="1326" w:type="dxa"/>
            <w:vAlign w:val="center"/>
          </w:tcPr>
          <w:p w14:paraId="04E2884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HYW88L0F1dGhvcj48UmVjTnVtPjI4PC9SZWNOdW0+PERp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HYW88L0F1dGhvcj48UmVjTnVtPjI4PC9SZWNOdW0+PERp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2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6367535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D1B7EB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2DA07A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Colorectal cancer</w:t>
            </w:r>
          </w:p>
        </w:tc>
        <w:tc>
          <w:tcPr>
            <w:tcW w:w="1984" w:type="dxa"/>
            <w:vAlign w:val="center"/>
          </w:tcPr>
          <w:p w14:paraId="3163913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53C654B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Differential analysis, WB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IH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Immunofluorescence</w:t>
            </w:r>
          </w:p>
        </w:tc>
        <w:tc>
          <w:tcPr>
            <w:tcW w:w="1326" w:type="dxa"/>
            <w:vAlign w:val="center"/>
          </w:tcPr>
          <w:p w14:paraId="7AAD3F6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91PC9BdXRob3I+PFJlY051bT40ODwvUmVjTnVtPjxE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91PC9BdXRob3I+PFJlY051bT40ODwvUmVjTnVtPjxE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25-12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6ED87B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DF4747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623CBF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Bladder cancer</w:t>
            </w:r>
          </w:p>
        </w:tc>
        <w:tc>
          <w:tcPr>
            <w:tcW w:w="1984" w:type="dxa"/>
            <w:vAlign w:val="center"/>
          </w:tcPr>
          <w:p w14:paraId="5655D14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354A49F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RT-qPCR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WB</w:t>
            </w:r>
          </w:p>
        </w:tc>
        <w:tc>
          <w:tcPr>
            <w:tcW w:w="1326" w:type="dxa"/>
            <w:vAlign w:val="center"/>
          </w:tcPr>
          <w:p w14:paraId="7E0452E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Chen&lt;/Author&gt;&lt;RecNum&gt;42&lt;/RecNum&gt;&lt;DisplayText&gt;&lt;style face="superscript"&gt;129&lt;/style&gt;&lt;/DisplayText&gt;&lt;record&gt;&lt;rec-number&gt;42&lt;/rec-number&gt;&lt;foreign-keys&gt;&lt;key app="EN" db-id="aps2trzd0ef2f2ersauxzs94px2twedffp2t" timestamp="1680089926"&gt;42&lt;/key&gt;&lt;/foreign-keys&gt;&lt;ref-type name="Journal Article"&gt;17&lt;/ref-type&gt;&lt;contributors&gt;&lt;authors&gt;&lt;author&gt;Chen, Y.&lt;/author&gt;&lt;author&gt;Sun, L.&lt;/author&gt;&lt;/authors&gt;&lt;/contributors&gt;&lt;auth-address&gt;Department of Hematology, the First Affiliated Hospital of Zhengzhou University, Zhengzhou, Henan 450052, P.R. China.&lt;/auth-address&gt;&lt;titles&gt;&lt;title&gt;Inhibition of NEDD8 NEDDylation induced apoptosis in acute myeloid leukemia cells via p53 signaling pathway&lt;/title&gt;&lt;secondary-title&gt;Biosci Rep&lt;/secondary-title&gt;&lt;alt-title&gt;Bioscience reports&lt;/alt-title&gt;&lt;/titles&gt;&lt;periodical&gt;&lt;full-title&gt;Biosci Rep&lt;/full-title&gt;&lt;abbr-1&gt;Bioscience reports&lt;/abbr-1&gt;&lt;/periodical&gt;&lt;alt-periodical&gt;&lt;full-title&gt;Biosci Rep&lt;/full-title&gt;&lt;abbr-1&gt;Bioscience reports&lt;/abbr-1&gt;&lt;/alt-periodical&gt;&lt;volume&gt;42&lt;/volume&gt;&lt;number&gt;8&lt;/number&gt;&lt;edition&gt;2022/07/27&lt;/edition&gt;&lt;keywords&gt;&lt;keyword&gt;Apoptosis&lt;/keyword&gt;&lt;keyword&gt;Cell Line, Tumor&lt;/keyword&gt;&lt;keyword&gt;Cyclopentanes/pharmacology&lt;/keyword&gt;&lt;keyword&gt;Humans&lt;/keyword&gt;&lt;keyword&gt;*Leukemia, Myeloid, Acute/drug therapy/genetics&lt;/keyword&gt;&lt;keyword&gt;NEDD8 Protein/genetics&lt;/keyword&gt;&lt;keyword&gt;RNA, Messenger&lt;/keyword&gt;&lt;keyword&gt;Signal Transduction&lt;/keyword&gt;&lt;keyword&gt;*Tumor Suppressor Protein p53/genetics&lt;/keyword&gt;&lt;keyword&gt;Ubiquitin-Conjugating Enzymes/genetics&lt;/keyword&gt;&lt;keyword&gt;Aml&lt;/keyword&gt;&lt;keyword&gt;Mln4924&lt;/keyword&gt;&lt;keyword&gt;Nedd8&lt;/keyword&gt;&lt;keyword&gt;p21&lt;/keyword&gt;&lt;keyword&gt;p53&lt;/keyword&gt;&lt;keyword&gt;manuscript.&lt;/keyword&gt;&lt;/keywords&gt;&lt;dates&gt;&lt;year&gt;2022&lt;/year&gt;&lt;pub-dates&gt;&lt;date&gt;Aug 31&lt;/date&gt;&lt;/pub-dates&gt;&lt;/dates&gt;&lt;isbn&gt;0144-8463 (Print)&amp;#xD;0144-8463&lt;/isbn&gt;&lt;accession-num&gt;35880551&lt;/accession-num&gt;&lt;urls&gt;&lt;/urls&gt;&lt;custom2&gt;PMC9386570&lt;/custom2&gt;&lt;electronic-resource-num&gt;10.1042/bsr2022099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29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651675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17D486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1E509DF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Oral squamous cell carcinoma</w:t>
            </w:r>
          </w:p>
        </w:tc>
        <w:tc>
          <w:tcPr>
            <w:tcW w:w="1984" w:type="dxa"/>
            <w:vAlign w:val="center"/>
          </w:tcPr>
          <w:p w14:paraId="15C81BA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38DA1EE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</w:t>
            </w:r>
          </w:p>
        </w:tc>
        <w:tc>
          <w:tcPr>
            <w:tcW w:w="1326" w:type="dxa"/>
            <w:vAlign w:val="center"/>
          </w:tcPr>
          <w:p w14:paraId="22E13F9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Q3PC9SZWNOdW0+PERp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Q3PC9SZWNOdW0+PERp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0, 130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t xml:space="preserve"> </w:t>
            </w:r>
          </w:p>
        </w:tc>
      </w:tr>
      <w:tr w14:paraId="29267F2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BF716A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012CE38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Prostatic cancer</w:t>
            </w:r>
          </w:p>
        </w:tc>
        <w:tc>
          <w:tcPr>
            <w:tcW w:w="1984" w:type="dxa"/>
            <w:vAlign w:val="center"/>
          </w:tcPr>
          <w:p w14:paraId="32218A6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4BC6B15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qRT-PCR, WB</w:t>
            </w:r>
          </w:p>
        </w:tc>
        <w:tc>
          <w:tcPr>
            <w:tcW w:w="1326" w:type="dxa"/>
            <w:vAlign w:val="center"/>
          </w:tcPr>
          <w:p w14:paraId="208F010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dWFuPC9BdXRob3I+PFJlY051bT44MDwvUmVjTnVtPjxE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dWFuPC9BdXRob3I+PFJlY051bT44MDwvUmVjTnVtPjxE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31, 132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408684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4E88AF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28287F2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Cervical cancer</w:t>
            </w:r>
          </w:p>
        </w:tc>
        <w:tc>
          <w:tcPr>
            <w:tcW w:w="1984" w:type="dxa"/>
            <w:vAlign w:val="center"/>
          </w:tcPr>
          <w:p w14:paraId="34A3997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03436C4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qRT-PCR, WB, IHC</w:t>
            </w:r>
          </w:p>
        </w:tc>
        <w:tc>
          <w:tcPr>
            <w:tcW w:w="1326" w:type="dxa"/>
            <w:vAlign w:val="center"/>
          </w:tcPr>
          <w:p w14:paraId="4C9ED2C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dTwvQXV0aG9yPjxSZWNOdW0+NzY8L1JlY051bT48RGlz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dTwvQXV0aG9yPjxSZWNOdW0+NzY8L1JlY051bT48RGlz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33, 13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441D5B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5195F3D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00B85CD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Gastric cancer</w:t>
            </w:r>
          </w:p>
        </w:tc>
        <w:tc>
          <w:tcPr>
            <w:tcW w:w="1984" w:type="dxa"/>
            <w:vAlign w:val="center"/>
          </w:tcPr>
          <w:p w14:paraId="3BCE86D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7D188F3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 IHC, WB</w:t>
            </w:r>
          </w:p>
        </w:tc>
        <w:tc>
          <w:tcPr>
            <w:tcW w:w="1326" w:type="dxa"/>
            <w:vAlign w:val="center"/>
          </w:tcPr>
          <w:p w14:paraId="323A5E5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FuZzwvQXV0aG9yPjxSZWNOdW0+ODU8L1JlY051bT48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FuZzwvQXV0aG9yPjxSZWNOdW0+ODU8L1JlY051bT48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3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1D163E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CB1C55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AEBB8D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Kidney renal clear cell carcinoma</w:t>
            </w:r>
          </w:p>
        </w:tc>
        <w:tc>
          <w:tcPr>
            <w:tcW w:w="1984" w:type="dxa"/>
            <w:vAlign w:val="center"/>
          </w:tcPr>
          <w:p w14:paraId="401E4EF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65C9461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 IHC, WB</w:t>
            </w:r>
          </w:p>
        </w:tc>
        <w:tc>
          <w:tcPr>
            <w:tcW w:w="1326" w:type="dxa"/>
            <w:vAlign w:val="center"/>
          </w:tcPr>
          <w:p w14:paraId="75935FD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HU8L0F1dGhvcj48UmVjTnVtPjUwPC9SZWNOdW0+PERp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HU8L0F1dGhvcj48UmVjTnVtPjUwPC9SZWNOdW0+PERp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41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237A16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8F2347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0ED37EC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Renal cell carcinoma</w:t>
            </w:r>
          </w:p>
        </w:tc>
        <w:tc>
          <w:tcPr>
            <w:tcW w:w="1984" w:type="dxa"/>
            <w:vAlign w:val="center"/>
          </w:tcPr>
          <w:p w14:paraId="62B2EE4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  <w:vAlign w:val="center"/>
          </w:tcPr>
          <w:p w14:paraId="056B37A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</w:t>
            </w:r>
          </w:p>
        </w:tc>
        <w:tc>
          <w:tcPr>
            <w:tcW w:w="1326" w:type="dxa"/>
            <w:vAlign w:val="center"/>
          </w:tcPr>
          <w:p w14:paraId="7D42440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TwvQXV0aG9yPjxSZWNOdW0+Nzk8L1JlY051bT48RGlz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TwvYWJici0xPjwvcGVy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TwvQXV0aG9yPjxSZWNOdW0+Nzk8L1JlY051bT48RGlz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TwvYWJici0xPjwvcGVy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42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5A8725B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5B37810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5</w:t>
            </w:r>
          </w:p>
        </w:tc>
        <w:tc>
          <w:tcPr>
            <w:tcW w:w="2197" w:type="dxa"/>
            <w:vAlign w:val="center"/>
          </w:tcPr>
          <w:p w14:paraId="7B5D9B3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51189D9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3862999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richment analysis, qRT-PCR, WB</w:t>
            </w:r>
          </w:p>
        </w:tc>
        <w:tc>
          <w:tcPr>
            <w:tcW w:w="1326" w:type="dxa"/>
            <w:vAlign w:val="center"/>
          </w:tcPr>
          <w:p w14:paraId="39AA6F9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Xu&lt;/Author&gt;&lt;RecNum&gt;41&lt;/RecNum&gt;&lt;DisplayText&gt;&lt;style face="superscript"&gt;167&lt;/style&gt;&lt;/DisplayText&gt;&lt;record&gt;&lt;rec-number&gt;41&lt;/rec-number&gt;&lt;foreign-keys&gt;&lt;key app="EN" db-id="92dzda5zesp0ddepxvnp52tdtzvsdtwpetfz" timestamp="1711985034"&gt;41&lt;/key&gt;&lt;/foreign-keys&gt;&lt;ref-type name="Journal Article"&gt;17&lt;/ref-type&gt;&lt;contributors&gt;&lt;authors&gt;&lt;author&gt;Xu, W.&lt;/author&gt;&lt;author&gt;Liu, S.&lt;/author&gt;&lt;author&gt;Zhang, G.&lt;/author&gt;&lt;author&gt;Liu, J.&lt;/author&gt;&lt;author&gt;Cao, G.&lt;/author&gt;&lt;/authors&gt;&lt;translated-authors&gt;&lt;author&gt;J. Chemother&lt;/author&gt;&lt;/translated-authors&gt;&lt;/contributors&gt;&lt;auth-address&gt;Department of Interventional Radiology, First People&amp;apos;s Hospital of Lianyungang, Lianyungang, Jiangsu, P.R. China. FAU - Liu, Shuyi&amp;#xD;Department of Interventional Radiology, First People&amp;apos;s Hospital of Lianyungang, Lianyungang, Jiangsu, P.R. China. FAU - Zhang, Genshan&amp;#xD;Department of Interventional Radiology, First People&amp;apos;s Hospital of Lianyungang, Lianyungang, Jiangsu, P.R. China. FAU - Liu, Jin&amp;#xD;Department of Interventional Radiology, First People&amp;apos;s Hospital of Lianyungang, Lianyungang, Jiangsu, P.R. China. FAU - Cao, Gang&amp;#xD;Department of Interventional Radiology, First People&amp;apos;s Hospital of Lianyungang, Lianyungang, Jiangsu, P.R. China.&lt;/auth-address&gt;&lt;titles&gt;&lt;title&gt;Knockdown of METTL5 inhibits the Myc pathway to downregulate PD-L1 expression and inhibits immune escape of hepatocellular carcinoma cells&lt;/title&gt;&lt;/titles&gt;&lt;number&gt;1973-9478 (Electronic)&lt;/number&gt;&lt;dates&gt;&lt;/dates&gt;&lt;urls&gt;&lt;/urls&gt;&lt;remote-database-provider&gt;2023 Sep&lt;/remote-database-provider&gt;&lt;research-notes&gt;0 (B7-H1 Antigen)&amp;#xD;0 (CBX3 protein, human)&amp;#xD;0 (Chromosomal Proteins, Non-Histone)&lt;/research-notes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7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23F5E45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0DBE594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6</w:t>
            </w:r>
          </w:p>
        </w:tc>
        <w:tc>
          <w:tcPr>
            <w:tcW w:w="2197" w:type="dxa"/>
            <w:vAlign w:val="center"/>
          </w:tcPr>
          <w:p w14:paraId="5A7418C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32E6E97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5F97B1B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richment analysis, WB</w:t>
            </w:r>
          </w:p>
        </w:tc>
        <w:tc>
          <w:tcPr>
            <w:tcW w:w="1326" w:type="dxa"/>
            <w:vAlign w:val="center"/>
          </w:tcPr>
          <w:p w14:paraId="598A268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Cb2xhdGthbjwvQXV0aG9yPjxSZWNOdW0+ODQ8L1JlY051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Cb2xhdGthbjwvQXV0aG9yPjxSZWNOdW0+ODQ8L1JlY051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1901E32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2B458D6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7A</w:t>
            </w:r>
          </w:p>
        </w:tc>
        <w:tc>
          <w:tcPr>
            <w:tcW w:w="2197" w:type="dxa"/>
            <w:vAlign w:val="center"/>
          </w:tcPr>
          <w:p w14:paraId="264ECAA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ung adenocarcinoma</w:t>
            </w:r>
          </w:p>
        </w:tc>
        <w:tc>
          <w:tcPr>
            <w:tcW w:w="1984" w:type="dxa"/>
            <w:vAlign w:val="center"/>
          </w:tcPr>
          <w:p w14:paraId="37C0B2B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  <w:vAlign w:val="center"/>
          </w:tcPr>
          <w:p w14:paraId="76951F1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Pan-cancer analysis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</w:t>
            </w:r>
          </w:p>
        </w:tc>
        <w:tc>
          <w:tcPr>
            <w:tcW w:w="1326" w:type="dxa"/>
            <w:vAlign w:val="center"/>
          </w:tcPr>
          <w:p w14:paraId="51D5FAC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YW5nPC9BdXRob3I+PFJlY051bT4xMjwvUmVjTnVtPjxE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YW5nPC9BdXRob3I+PFJlY051bT4xMjwvUmVjTnVtPjxE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2E30A5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78753B7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47749A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Kidney renal clear cell carcinoma</w:t>
            </w:r>
          </w:p>
        </w:tc>
        <w:tc>
          <w:tcPr>
            <w:tcW w:w="1984" w:type="dxa"/>
            <w:vAlign w:val="center"/>
          </w:tcPr>
          <w:p w14:paraId="2F525F0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  <w:vAlign w:val="center"/>
          </w:tcPr>
          <w:p w14:paraId="06140F3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PPI network, GO enrichment analysis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</w:t>
            </w:r>
          </w:p>
        </w:tc>
        <w:tc>
          <w:tcPr>
            <w:tcW w:w="1326" w:type="dxa"/>
            <w:vAlign w:val="center"/>
          </w:tcPr>
          <w:p w14:paraId="4A99A1D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Liu&lt;/Author&gt;&lt;RecNum&gt;42&lt;/RecNum&gt;&lt;DisplayText&gt;&lt;style face="superscript"&gt;84&lt;/style&gt;&lt;/DisplayText&gt;&lt;record&gt;&lt;rec-number&gt;42&lt;/rec-number&gt;&lt;foreign-keys&gt;&lt;key app="EN" db-id="9t5vp9wrees0vnedraspfadvwezpt0tpassd" timestamp="1712559279"&gt;42&lt;/key&gt;&lt;/foreign-keys&gt;&lt;ref-type name="Journal Article"&gt;17&lt;/ref-type&gt;&lt;contributors&gt;&lt;authors&gt;&lt;author&gt;Liu, Z.&lt;/author&gt;&lt;author&gt;Chen, Y.&lt;/author&gt;&lt;author&gt;Shen, T.&lt;/author&gt;&lt;/authors&gt;&lt;translated-authors&gt;&lt;author&gt;Biomolecules,&lt;/author&gt;&lt;/translated-authors&gt;&lt;/contributors&gt;&lt;auth-address&gt;School of Public Health, Anhui Medical University, Hefei 230032, China. FAU - Chen, Yiqun&amp;#xD;School of Public Health, Anhui Medical University, Hefei 230032, China. FAU - Shen, Tong&amp;#xD;School of Public Health, Anhui Medical University, Hefei 230032, China.&lt;/auth-address&gt;&lt;titles&gt;&lt;title&gt;Evidence Based on an Integrative Analysis of Multi-Omics Data on METTL7A as a Molecular Marker in Pan-Cancer. LID - 10.3390/biom13020195 [doi] LID - 195&lt;/title&gt;&lt;/titles&gt;&lt;number&gt;2218-273X (Electronic)&lt;/number&gt;&lt;dates&gt;&lt;/dates&gt;&lt;urls&gt;&lt;/urls&gt;&lt;remote-database-provider&gt;2023 Jan 18&lt;/remote-database-provider&gt;&lt;research-notes&gt;0 (Biomarkers)&lt;/research-notes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8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2D60A8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5B10F69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7B</w:t>
            </w:r>
          </w:p>
        </w:tc>
        <w:tc>
          <w:tcPr>
            <w:tcW w:w="2197" w:type="dxa"/>
            <w:vAlign w:val="center"/>
          </w:tcPr>
          <w:p w14:paraId="34D0B4C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ung adenocarcinoma</w:t>
            </w:r>
          </w:p>
        </w:tc>
        <w:tc>
          <w:tcPr>
            <w:tcW w:w="1984" w:type="dxa"/>
            <w:vAlign w:val="center"/>
          </w:tcPr>
          <w:p w14:paraId="45B52B4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524A714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 Survival analysis, IHC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WB</w:t>
            </w:r>
          </w:p>
        </w:tc>
        <w:tc>
          <w:tcPr>
            <w:tcW w:w="1326" w:type="dxa"/>
            <w:vAlign w:val="center"/>
          </w:tcPr>
          <w:p w14:paraId="0CE9726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BbGk8L0F1dGhvcj48UmVjTnVtPjE5PC9SZWNOdW0+PERp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BbGk8L0F1dGhvcj48UmVjTnVtPjE5PC9SZWNOdW0+PERp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5, 143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CFE506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185E5FE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791841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Non-small cell lung cancers</w:t>
            </w:r>
          </w:p>
        </w:tc>
        <w:tc>
          <w:tcPr>
            <w:tcW w:w="1984" w:type="dxa"/>
            <w:vAlign w:val="center"/>
          </w:tcPr>
          <w:p w14:paraId="2484830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0AA2768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 Survival analysis, IHC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WB</w:t>
            </w:r>
          </w:p>
        </w:tc>
        <w:tc>
          <w:tcPr>
            <w:tcW w:w="1326" w:type="dxa"/>
            <w:vAlign w:val="center"/>
          </w:tcPr>
          <w:p w14:paraId="15AA2FF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YyPC9SZWNOdW0+PERp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YyPC9SZWNOdW0+PERp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44, 14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2CBC5C4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035E373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11B</w:t>
            </w:r>
          </w:p>
        </w:tc>
        <w:tc>
          <w:tcPr>
            <w:tcW w:w="2197" w:type="dxa"/>
            <w:vAlign w:val="center"/>
          </w:tcPr>
          <w:p w14:paraId="5078DF4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Colorectal cancer</w:t>
            </w:r>
          </w:p>
        </w:tc>
        <w:tc>
          <w:tcPr>
            <w:tcW w:w="1984" w:type="dxa"/>
            <w:vAlign w:val="center"/>
          </w:tcPr>
          <w:p w14:paraId="481A2CF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2F3AC8F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TCGA database mining, Univariate analysis</w:t>
            </w:r>
          </w:p>
        </w:tc>
        <w:tc>
          <w:tcPr>
            <w:tcW w:w="1326" w:type="dxa"/>
            <w:vAlign w:val="center"/>
          </w:tcPr>
          <w:p w14:paraId="7D3D1E3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Zhou&lt;/Author&gt;&lt;RecNum&gt;13&lt;/RecNum&gt;&lt;DisplayText&gt;&lt;style face="superscript"&gt;76&lt;/style&gt;&lt;/DisplayText&gt;&lt;record&gt;&lt;rec-number&gt;13&lt;/rec-number&gt;&lt;foreign-keys&gt;&lt;key app="EN" db-id="sdezrvdfzadr5xeffrkpz5xuavz955spe0sa" timestamp="1712476476"&gt;13&lt;/key&gt;&lt;/foreign-keys&gt;&lt;ref-type name="Journal Article"&gt;17&lt;/ref-type&gt;&lt;contributors&gt;&lt;authors&gt;&lt;author&gt;Zhou, Y.&lt;/author&gt;&lt;author&gt;Zhang, Y.&lt;/author&gt;&lt;author&gt;Guo, R.&lt;/author&gt;&lt;author&gt;Li, C.&lt;/author&gt;&lt;author&gt;Sun, N.&lt;/author&gt;&lt;/authors&gt;&lt;translated-authors&gt;&lt;author&gt;J. Gastrointest Oncol&lt;/author&gt;&lt;/translated-authors&gt;&lt;/contributors&gt;&lt;auth-address&gt;Department of Medical Oncology, Jiangsu Cancer Hospital and Jiangsu Institute of Cancer Research and The Affiliated Cancer Hospital of Nanjing Medical University, Nanjing, China. FAU - Zhang, Yan&amp;#xD;Department of Medical Oncology, Jiangsu Cancer Hospital and Jiangsu Institute of Cancer Research and The Affiliated Cancer Hospital of Nanjing Medical University, Nanjing, China. FAU - Guo, Renhong&amp;#xD;Department of Medical Oncology, Jiangsu Cancer Hospital and Jiangsu Institute of Cancer Research and The Affiliated Cancer Hospital of Nanjing Medical University, Nanjing, China. FAU - Li, Chenchen&amp;#xD;Department of Medical Oncology, Jiangsu Cancer Hospital and Jiangsu Institute of Cancer Research and The Affiliated Cancer Hospital of Nanjing Medical University, Nanjing, China. FAU - Sun, Ning&amp;#xD;Department of Medical Oncology, Jiangsu Cancer Hospital and Jiangsu Institute of Cancer Research and The Affiliated Cancer Hospital of Nanjing Medical University, Nanjing, China.&lt;/auth-address&gt;&lt;titles&gt;&lt;title&gt;Identification of methyltransferase-like protein 11B as a new prognostic biomarker for colorectal cancer through an analysis of The Cancer Genome Atlas&lt;/title&gt;&lt;/titles&gt;&lt;number&gt;2078-6891 (Print)&lt;/number&gt;&lt;dates&gt;&lt;/dates&gt;&lt;urls&gt;&lt;/urls&gt;&lt;remote-database-provider&gt;2021 Dec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7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44067A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512CC9D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13</w:t>
            </w:r>
          </w:p>
        </w:tc>
        <w:tc>
          <w:tcPr>
            <w:tcW w:w="2197" w:type="dxa"/>
            <w:vAlign w:val="center"/>
          </w:tcPr>
          <w:p w14:paraId="3E48F45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ad and neck squamous cell carcinoma</w:t>
            </w:r>
          </w:p>
        </w:tc>
        <w:tc>
          <w:tcPr>
            <w:tcW w:w="1984" w:type="dxa"/>
            <w:vAlign w:val="center"/>
          </w:tcPr>
          <w:p w14:paraId="0FD3356E">
            <w:pPr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34B585C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</w:p>
        </w:tc>
        <w:tc>
          <w:tcPr>
            <w:tcW w:w="1326" w:type="dxa"/>
            <w:vAlign w:val="center"/>
          </w:tcPr>
          <w:p w14:paraId="32DA858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YW5nPC9BdXRob3I+PFJlY051bT41NTwvUmVjTnVtPjxE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XYW5nPC9BdXRob3I+PFJlY051bT41NTwvUmVjTnVtPjxE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2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160CF5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35D5379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FC1EE4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Kidney renal clear cell carcinoma</w:t>
            </w:r>
          </w:p>
        </w:tc>
        <w:tc>
          <w:tcPr>
            <w:tcW w:w="1984" w:type="dxa"/>
            <w:vAlign w:val="center"/>
          </w:tcPr>
          <w:p w14:paraId="5DDFC90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  <w:vAlign w:val="center"/>
          </w:tcPr>
          <w:p w14:paraId="6D2FEF3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qRT-PCR, IHC, WB</w:t>
            </w:r>
          </w:p>
        </w:tc>
        <w:tc>
          <w:tcPr>
            <w:tcW w:w="1326" w:type="dxa"/>
            <w:vAlign w:val="center"/>
          </w:tcPr>
          <w:p w14:paraId="62F879A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EzPC9SZWNOdW0+PERp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EzPC9SZWNOdW0+PERp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0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1073E4C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29FE3EBA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14</w:t>
            </w:r>
          </w:p>
        </w:tc>
        <w:tc>
          <w:tcPr>
            <w:tcW w:w="2197" w:type="dxa"/>
            <w:vAlign w:val="center"/>
          </w:tcPr>
          <w:p w14:paraId="19B9396B">
            <w:pPr>
              <w:spacing w:before="156" w:beforeLines="50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Renal cell carcinoma</w:t>
            </w:r>
          </w:p>
        </w:tc>
        <w:tc>
          <w:tcPr>
            <w:tcW w:w="1984" w:type="dxa"/>
            <w:vAlign w:val="center"/>
          </w:tcPr>
          <w:p w14:paraId="71DC7B2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326DC41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</w:p>
        </w:tc>
        <w:tc>
          <w:tcPr>
            <w:tcW w:w="1326" w:type="dxa"/>
            <w:vAlign w:val="center"/>
          </w:tcPr>
          <w:p w14:paraId="3807708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UwPC9SZWNOdW0+PERp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UwPC9SZWNOdW0+PERp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1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012AD45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91C469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5CCCCD5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Kidney renal clear cell carcinoma</w:t>
            </w:r>
          </w:p>
        </w:tc>
        <w:tc>
          <w:tcPr>
            <w:tcW w:w="1984" w:type="dxa"/>
            <w:vAlign w:val="center"/>
          </w:tcPr>
          <w:p w14:paraId="37EE958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  <w:vAlign w:val="center"/>
          </w:tcPr>
          <w:p w14:paraId="56EBB08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MRI</w:t>
            </w:r>
          </w:p>
        </w:tc>
        <w:tc>
          <w:tcPr>
            <w:tcW w:w="1326" w:type="dxa"/>
            <w:vAlign w:val="center"/>
          </w:tcPr>
          <w:p w14:paraId="2AE07D1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FuZzwvQXV0aG9yPjxSZWNOdW0+MTI8L1JlY051bT48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GFuZzwvQXV0aG9yPjxSZWNOdW0+MTI8L1JlY051bT48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69A5B9A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6320B4F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8CA694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Acute myeloid leukemia</w:t>
            </w:r>
          </w:p>
        </w:tc>
        <w:tc>
          <w:tcPr>
            <w:tcW w:w="1984" w:type="dxa"/>
            <w:vAlign w:val="center"/>
          </w:tcPr>
          <w:p w14:paraId="0834B08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6865746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se-control study</w:t>
            </w:r>
          </w:p>
        </w:tc>
        <w:tc>
          <w:tcPr>
            <w:tcW w:w="1326" w:type="dxa"/>
            <w:vAlign w:val="center"/>
          </w:tcPr>
          <w:p w14:paraId="172E635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dW88L0F1dGhvcj48UmVjTnVtPjE0PC9SZWNOdW0+PERp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dW88L0F1dGhvcj48UmVjTnVtPjE0PC9SZWNOdW0+PERp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2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E3B39B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15CF11B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3E80E4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Oral squamous cell carcinoma</w:t>
            </w:r>
          </w:p>
        </w:tc>
        <w:tc>
          <w:tcPr>
            <w:tcW w:w="1984" w:type="dxa"/>
            <w:vAlign w:val="center"/>
          </w:tcPr>
          <w:p w14:paraId="3878570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7BAF082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qRT-PCR</w:t>
            </w:r>
          </w:p>
        </w:tc>
        <w:tc>
          <w:tcPr>
            <w:tcW w:w="1326" w:type="dxa"/>
            <w:vAlign w:val="center"/>
          </w:tcPr>
          <w:p w14:paraId="04D86F87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WFuZzwvQXV0aG9yPjxSZWNOdW0+NzQ8L1JlY051bT48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WFuZzwvQXV0aG9yPjxSZWNOdW0+NzQ8L1JlY051bT48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3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7C7FCC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1226A7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605A2AD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Colorectal cancer</w:t>
            </w:r>
          </w:p>
        </w:tc>
        <w:tc>
          <w:tcPr>
            <w:tcW w:w="1984" w:type="dxa"/>
            <w:vAlign w:val="center"/>
          </w:tcPr>
          <w:p w14:paraId="7E2995D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1C66A4B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, qRT-PCR</w:t>
            </w:r>
          </w:p>
        </w:tc>
        <w:tc>
          <w:tcPr>
            <w:tcW w:w="1326" w:type="dxa"/>
            <w:vAlign w:val="center"/>
          </w:tcPr>
          <w:p w14:paraId="28C8BB5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1NzwvUmVjTnVtPjxE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DaGVuPC9BdXRob3I+PFJlY051bT41NzwvUmVjTnVtPjxE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4, 15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4B594CA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E39480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68CA69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Stomach adenocarcinoma</w:t>
            </w:r>
          </w:p>
        </w:tc>
        <w:tc>
          <w:tcPr>
            <w:tcW w:w="1984" w:type="dxa"/>
            <w:vAlign w:val="center"/>
          </w:tcPr>
          <w:p w14:paraId="1CE06A6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685E4F4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</w:p>
        </w:tc>
        <w:tc>
          <w:tcPr>
            <w:tcW w:w="1326" w:type="dxa"/>
            <w:vAlign w:val="center"/>
          </w:tcPr>
          <w:p w14:paraId="05132AB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YW88L0F1dGhvcj48UmVjTnVtPjcyPC9SZWNOdW0+PERp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YW88L0F1dGhvcj48UmVjTnVtPjcyPC9SZWNOdW0+PERp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48E6D4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3BDE445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58EF79E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Triple-negative breast cancer</w:t>
            </w:r>
          </w:p>
        </w:tc>
        <w:tc>
          <w:tcPr>
            <w:tcW w:w="1984" w:type="dxa"/>
            <w:vAlign w:val="center"/>
          </w:tcPr>
          <w:p w14:paraId="76240EF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605E421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 Survival analysis</w:t>
            </w:r>
          </w:p>
        </w:tc>
        <w:tc>
          <w:tcPr>
            <w:tcW w:w="1326" w:type="dxa"/>
            <w:vAlign w:val="center"/>
          </w:tcPr>
          <w:p w14:paraId="1B194C3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Wang&lt;/Author&gt;&lt;RecNum&gt;15&lt;/RecNum&gt;&lt;DisplayText&gt;&lt;style face="superscript"&gt;157&lt;/style&gt;&lt;/DisplayText&gt;&lt;record&gt;&lt;rec-number&gt;15&lt;/rec-number&gt;&lt;foreign-keys&gt;&lt;key app="EN" db-id="92dzda5zesp0ddepxvnp52tdtzvsdtwpetfz" timestamp="1711695947"&gt;15&lt;/key&gt;&lt;/foreign-keys&gt;&lt;ref-type name="Journal Article"&gt;17&lt;/ref-type&gt;&lt;contributors&gt;&lt;authors&gt;&lt;author&gt;Wang, S.&lt;/author&gt;&lt;author&gt;Zou, X.&lt;/author&gt;&lt;author&gt;Chen, Y.&lt;/author&gt;&lt;author&gt;Cho, W. C.&lt;/author&gt;&lt;author&gt;Zhou, X.&lt;/author&gt;&lt;/authors&gt;&lt;translated-authors&gt;&lt;author&gt;Front, Genet&lt;/author&gt;&lt;/translated-authors&gt;&lt;/contributors&gt;&lt;auth-address&gt;Cancer Institute, Fudan University Shanghai Cancer Center, Fudan University, Shanghai, China.&amp;#xD;Department of Oncology, Shanghai Medical College, Fudan University, Shanghai, China. FAU - Zou, Xuan&amp;#xD;Department of Oncology, Shanghai Medical College, Fudan University, Shanghai, China.&amp;#xD;Department of Medical Oncology, Fudan University Shanghai Cancer Center, Shanghai, China. FAU - Chen, Yajie&amp;#xD;Department of Radiation Oncology, Fudan University Shanghai Cancer Center, Fudan University, Shanghai, China. FAU - Cho, William C&amp;#xD;Department of Clinical Oncology, Queen Elizabeth Hospital, Hong Kong, China. FAU - Zhou, Xiang&amp;#xD;Institutes of Biomedical Sciences, Fudan University, Shanghai, China.&amp;#xD;Key Laboratory of Breast Cancer in Shanghai, Fudan University Shanghai Cancer Center, Fudan University, Shanghai, China.&lt;/auth-address&gt;&lt;titles&gt;&lt;title&gt;Effect of N6-Methyladenosine Regulators on Progression and Prognosis of Triple-Negative Breast Cancer&lt;/title&gt;&lt;/titles&gt;&lt;number&gt;1664-8021 (Print)&lt;/number&gt;&lt;dates&gt;&lt;/dates&gt;&lt;urls&gt;&lt;/urls&gt;&lt;remote-database-provider&gt;2020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7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257C0D0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5702B0E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1D48862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Esophageal carcinoma</w:t>
            </w:r>
          </w:p>
        </w:tc>
        <w:tc>
          <w:tcPr>
            <w:tcW w:w="1984" w:type="dxa"/>
            <w:vAlign w:val="center"/>
          </w:tcPr>
          <w:p w14:paraId="024F348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339FC96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Bioinformatics analysis</w:t>
            </w:r>
          </w:p>
        </w:tc>
        <w:tc>
          <w:tcPr>
            <w:tcW w:w="1326" w:type="dxa"/>
            <w:vAlign w:val="center"/>
          </w:tcPr>
          <w:p w14:paraId="13FE7FD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Zhao&lt;/Author&gt;&lt;RecNum&gt;5&lt;/RecNum&gt;&lt;DisplayText&gt;&lt;style face="superscript"&gt;158&lt;/style&gt;&lt;/DisplayText&gt;&lt;record&gt;&lt;rec-number&gt;5&lt;/rec-number&gt;&lt;foreign-keys&gt;&lt;key app="EN" db-id="9t5vp9wrees0vnedraspfadvwezpt0tpassd" timestamp="1711700569"&gt;5&lt;/key&gt;&lt;/foreign-keys&gt;&lt;ref-type name="Journal Article"&gt;17&lt;/ref-type&gt;&lt;contributors&gt;&lt;authors&gt;&lt;author&gt;Zhao, H.&lt;/author&gt;&lt;author&gt;Xu, Y.&lt;/author&gt;&lt;author&gt;Xie, Y.&lt;/author&gt;&lt;author&gt;Zhang, L.&lt;/author&gt;&lt;author&gt;Gao, M.&lt;/author&gt;&lt;author&gt;Li, S.&lt;/author&gt;&lt;author&gt;Wang, F.&lt;/author&gt;&lt;/authors&gt;&lt;translated-authors&gt;&lt;author&gt;Front Cell Dev, Biol&lt;/author&gt;&lt;/translated-authors&gt;&lt;/contributors&gt;&lt;auth-address&gt;Department of Pathology, The First Affiliated Hospital, Zhengzhou University, Zhengzhou, China. FAU - Xu, Yue&amp;#xD;Department of Pathology, The First Affiliated Hospital, Zhengzhou University, Zhengzhou, China. FAU - Xie, Yilin&amp;#xD;Department of Pathology, The First Affiliated Hospital, Zhengzhou University, Zhengzhou, China. FAU - Zhang, Lan&amp;#xD;Department of Pathology, The First Affiliated Hospital, Zhengzhou University, Zhengzhou, China. FAU - Gao, Ming&amp;#xD;Department of Oncology, The First Affiliated Hospital of Zhengzhou University, Zhengzhou, China. FAU - Li, Shenglei&amp;#xD;Department of Pathology, The First Affiliated Hospital, Zhengzhou University, Zhengzhou, China. FAU - Wang, Feng&amp;#xD;Department of Oncology, The First Affiliated Hospital of Zhengzhou University, Zhengzhou, China.&lt;/auth-address&gt;&lt;titles&gt;&lt;title&gt;m6A Regulators Is Differently Expressed and Correlated With Immune Response of Esophageal Cancer&lt;/title&gt;&lt;/titles&gt;&lt;number&gt;2296-634X (Print)&lt;/number&gt;&lt;dates&gt;&lt;/dates&gt;&lt;urls&gt;&lt;/urls&gt;&lt;remote-database-provider&gt;2021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5F61713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230D049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4576B58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Osteosarcoma</w:t>
            </w:r>
          </w:p>
        </w:tc>
        <w:tc>
          <w:tcPr>
            <w:tcW w:w="1984" w:type="dxa"/>
            <w:vAlign w:val="center"/>
          </w:tcPr>
          <w:p w14:paraId="761FDD1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3F722A7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IHC</w:t>
            </w:r>
          </w:p>
        </w:tc>
        <w:tc>
          <w:tcPr>
            <w:tcW w:w="1326" w:type="dxa"/>
            <w:vAlign w:val="center"/>
          </w:tcPr>
          <w:p w14:paraId="19D36F4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TwvQXV0aG9yPjxSZWNOdW0+OTwvUmVjTnVtPjxEaXNw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TwvQXV0aG9yPjxSZWNOdW0+OTwvUmVjTnVtPjxEaXNw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74AF52C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3840B36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252E61C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7F69414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03FAB0B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P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-cancer analysis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</w:t>
            </w:r>
          </w:p>
        </w:tc>
        <w:tc>
          <w:tcPr>
            <w:tcW w:w="1326" w:type="dxa"/>
            <w:vAlign w:val="center"/>
          </w:tcPr>
          <w:p w14:paraId="435A27A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MwPC9SZWNOdW0+PERp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MaXU8L0F1dGhvcj48UmVjTnVtPjMwPC9SZWNOdW0+PERp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21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10BD427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508AAB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3888F38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Nephroblastoma</w:t>
            </w:r>
          </w:p>
        </w:tc>
        <w:tc>
          <w:tcPr>
            <w:tcW w:w="1984" w:type="dxa"/>
            <w:vAlign w:val="center"/>
          </w:tcPr>
          <w:p w14:paraId="78F3A13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357BA72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se-control study</w:t>
            </w:r>
          </w:p>
        </w:tc>
        <w:tc>
          <w:tcPr>
            <w:tcW w:w="1326" w:type="dxa"/>
            <w:vAlign w:val="center"/>
          </w:tcPr>
          <w:p w14:paraId="63C8284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HVvPC9BdXRob3I+PFJlY051bT4zNTwvUmVjTnVtPjxE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aaHVvPC9BdXRob3I+PFJlY051bT4zNTwvUmVjTnVtPjxE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59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47AFAEE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7AADA6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008A0DE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Pancreatic cancer</w:t>
            </w:r>
          </w:p>
        </w:tc>
        <w:tc>
          <w:tcPr>
            <w:tcW w:w="1984" w:type="dxa"/>
            <w:vAlign w:val="center"/>
          </w:tcPr>
          <w:p w14:paraId="4B43C78F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024B89B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</w:p>
        </w:tc>
        <w:tc>
          <w:tcPr>
            <w:tcW w:w="1326" w:type="dxa"/>
            <w:vAlign w:val="center"/>
          </w:tcPr>
          <w:p w14:paraId="26EF5C2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aTwvQXV0aG9yPjxSZWNOdW0+Mzc8L1JlY051bT48RGlz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aTwvQXV0aG9yPjxSZWNOdW0+Mzc8L1JlY051bT48RGlz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1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B04E75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39D6614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705F074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Breast Cancer</w:t>
            </w:r>
          </w:p>
        </w:tc>
        <w:tc>
          <w:tcPr>
            <w:tcW w:w="1984" w:type="dxa"/>
            <w:vAlign w:val="center"/>
          </w:tcPr>
          <w:p w14:paraId="08A7463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143DD64C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qRT-PCR</w:t>
            </w:r>
          </w:p>
        </w:tc>
        <w:tc>
          <w:tcPr>
            <w:tcW w:w="1326" w:type="dxa"/>
            <w:vAlign w:val="center"/>
          </w:tcPr>
          <w:p w14:paraId="2352D01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TdW48L0F1dGhvcj48UmVjTnVtPjM4PC9SZWNOdW0+PERp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TdW48L0F1dGhvcj48UmVjTnVtPjM4PC9SZWNOdW0+PERp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2-164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3B63305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462B627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096D9773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ad and neck squamous cell carcinoma</w:t>
            </w:r>
          </w:p>
        </w:tc>
        <w:tc>
          <w:tcPr>
            <w:tcW w:w="1984" w:type="dxa"/>
            <w:vAlign w:val="center"/>
          </w:tcPr>
          <w:p w14:paraId="4C57C1F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  <w:vAlign w:val="center"/>
          </w:tcPr>
          <w:p w14:paraId="5DB7DFA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Analysis of variance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 qRT-PCR</w:t>
            </w:r>
          </w:p>
        </w:tc>
        <w:tc>
          <w:tcPr>
            <w:tcW w:w="1326" w:type="dxa"/>
            <w:vAlign w:val="center"/>
          </w:tcPr>
          <w:p w14:paraId="720B6D0B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&lt;EndNote&gt;&lt;Cite&gt;&lt;Author&gt;Zhao&lt;/Author&gt;&lt;RecNum&gt;7&lt;/RecNum&gt;&lt;DisplayText&gt;&lt;style face="superscript"&gt;95&lt;/style&gt;&lt;/DisplayText&gt;&lt;record&gt;&lt;rec-number&gt;7&lt;/rec-number&gt;&lt;foreign-keys&gt;&lt;key app="EN" db-id="aps2trzd0ef2f2ersauxzs94px2twedffp2t" timestamp="1676959082"&gt;7&lt;/key&gt;&lt;/foreign-keys&gt;&lt;ref-type name="Journal Article"&gt;17&lt;/ref-type&gt;&lt;contributors&gt;&lt;authors&gt;&lt;author&gt;Zhao, X.&lt;/author&gt;&lt;author&gt;Ma, W.&lt;/author&gt;&lt;author&gt;Li, X.&lt;/author&gt;&lt;author&gt;Li, H.&lt;/author&gt;&lt;author&gt;Li, J.&lt;/author&gt;&lt;author&gt;Li, H.&lt;/author&gt;&lt;author&gt;He, F.&lt;/author&gt;&lt;/authors&gt;&lt;/contributors&gt;&lt;auth-address&gt;Department of Medical Laboratory, The First Affiliated Hospital of Zhengzhou University, Zhengzhou, Henan 450000, China.&amp;#xD;Department of Medical Laboratory, The Affiliated Cancer Hospital of Zhengzhou University, Zhengzhou, Henan 450008, China.&amp;#xD;Department of Molecular Pathology, The Affiliated Cancer Hospital of Zhengzhou University, Zhengzhou, Henan 450008, China.&lt;/auth-address&gt;&lt;titles&gt;&lt;title&gt;ANXA1 enhances tumor proliferation and migration by regulating epithelial-mesenchymal transition and IL-6/JAK2/STAT3 pathway in papillary thyroid carcinoma&lt;/title&gt;&lt;secondary-title&gt;J Cancer&lt;/secondary-title&gt;&lt;alt-title&gt;Journal of Cancer&lt;/alt-title&gt;&lt;/titles&gt;&lt;periodical&gt;&lt;full-title&gt;J Cancer&lt;/full-title&gt;&lt;abbr-1&gt;Journal of Cancer&lt;/abbr-1&gt;&lt;/periodical&gt;&lt;alt-periodical&gt;&lt;full-title&gt;J Cancer&lt;/full-title&gt;&lt;abbr-1&gt;Journal of Cancer&lt;/abbr-1&gt;&lt;/alt-periodical&gt;&lt;pages&gt;1295-1306&lt;/pages&gt;&lt;volume&gt;12&lt;/volume&gt;&lt;number&gt;5&lt;/number&gt;&lt;edition&gt;2021/02/04&lt;/edition&gt;&lt;keywords&gt;&lt;keyword&gt;Anxa1&lt;/keyword&gt;&lt;keyword&gt;Il-6&lt;/keyword&gt;&lt;keyword&gt;Stat3&lt;/keyword&gt;&lt;keyword&gt;epithelial-mesenchymal transition&lt;/keyword&gt;&lt;keyword&gt;papillary thyroid cancer&lt;/keyword&gt;&lt;/keywords&gt;&lt;dates&gt;&lt;year&gt;2021&lt;/year&gt;&lt;/dates&gt;&lt;isbn&gt;1837-9664 (Print)&amp;#xD;1837-9664&lt;/isbn&gt;&lt;accession-num&gt;33531975&lt;/accession-num&gt;&lt;urls&gt;&lt;/urls&gt;&lt;custom2&gt;PMC7847635&lt;/custom2&gt;&lt;electronic-resource-num&gt;10.7150/jca.5217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5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2BB6488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restart"/>
            <w:vAlign w:val="center"/>
          </w:tcPr>
          <w:p w14:paraId="674332E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16</w:t>
            </w:r>
          </w:p>
        </w:tc>
        <w:tc>
          <w:tcPr>
            <w:tcW w:w="2197" w:type="dxa"/>
            <w:vAlign w:val="center"/>
          </w:tcPr>
          <w:p w14:paraId="1803CC70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epatocellular carcinoma</w:t>
            </w:r>
          </w:p>
        </w:tc>
        <w:tc>
          <w:tcPr>
            <w:tcW w:w="1984" w:type="dxa"/>
            <w:vAlign w:val="center"/>
          </w:tcPr>
          <w:p w14:paraId="64C6B15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High expression</w:t>
            </w:r>
          </w:p>
        </w:tc>
        <w:tc>
          <w:tcPr>
            <w:tcW w:w="1843" w:type="dxa"/>
          </w:tcPr>
          <w:p w14:paraId="358E297A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qRT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-PCR</w:t>
            </w:r>
          </w:p>
        </w:tc>
        <w:tc>
          <w:tcPr>
            <w:tcW w:w="1326" w:type="dxa"/>
            <w:vAlign w:val="center"/>
          </w:tcPr>
          <w:p w14:paraId="29DA031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EYWk8L0F1dGhvcj48UmVjTnVtPjkzPC9SZWNOdW0+PERp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EYWk8L0F1dGhvcj48UmVjTnVtPjkzPC9SZWNOdW0+PERp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69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6139F0E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Merge w:val="continue"/>
            <w:vAlign w:val="center"/>
          </w:tcPr>
          <w:p w14:paraId="0B0A1AF9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</w:p>
        </w:tc>
        <w:tc>
          <w:tcPr>
            <w:tcW w:w="2197" w:type="dxa"/>
            <w:vAlign w:val="center"/>
          </w:tcPr>
          <w:p w14:paraId="1DB97C7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Bladder cancer</w:t>
            </w:r>
          </w:p>
        </w:tc>
        <w:tc>
          <w:tcPr>
            <w:tcW w:w="1984" w:type="dxa"/>
            <w:vAlign w:val="center"/>
          </w:tcPr>
          <w:p w14:paraId="6FE8383E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3AC29504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 IHC, WB</w:t>
            </w:r>
          </w:p>
        </w:tc>
        <w:tc>
          <w:tcPr>
            <w:tcW w:w="1326" w:type="dxa"/>
            <w:vAlign w:val="center"/>
          </w:tcPr>
          <w:p w14:paraId="55DB82E8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dTwvQXV0aG9yPjxSZWNOdW0+NTI8L1JlY051bT48RGlz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ZdTwvQXV0aG9yPjxSZWNOdW0+NTI8L1JlY051bT48RGlz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170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  <w:tr w14:paraId="4A01C66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72" w:type="dxa"/>
            <w:vAlign w:val="center"/>
          </w:tcPr>
          <w:p w14:paraId="06DC6421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METTL24</w:t>
            </w:r>
          </w:p>
        </w:tc>
        <w:tc>
          <w:tcPr>
            <w:tcW w:w="2197" w:type="dxa"/>
            <w:vAlign w:val="center"/>
          </w:tcPr>
          <w:p w14:paraId="4FFA0A06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Kidney renal clear cell carcinoma</w:t>
            </w:r>
          </w:p>
        </w:tc>
        <w:tc>
          <w:tcPr>
            <w:tcW w:w="1984" w:type="dxa"/>
            <w:vAlign w:val="center"/>
          </w:tcPr>
          <w:p w14:paraId="465F5F52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 w:val="16"/>
                <w:szCs w:val="16"/>
                <w14:ligatures w14:val="standardContextual"/>
              </w:rPr>
              <w:t>Low expression</w:t>
            </w:r>
          </w:p>
        </w:tc>
        <w:tc>
          <w:tcPr>
            <w:tcW w:w="1843" w:type="dxa"/>
          </w:tcPr>
          <w:p w14:paraId="53D8B025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color w:val="FF0000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Analysis of variance,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rvival analysis,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 IHC</w:t>
            </w:r>
          </w:p>
        </w:tc>
        <w:tc>
          <w:tcPr>
            <w:tcW w:w="1326" w:type="dxa"/>
            <w:vAlign w:val="center"/>
          </w:tcPr>
          <w:p w14:paraId="3AEA4FBD">
            <w:pPr>
              <w:spacing w:before="156" w:beforeLines="50" w:after="100" w:afterAutospacing="1"/>
              <w:jc w:val="center"/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KaWFuZzwvQXV0aG9yPjxSZWNOdW0+NDwvUmVjTnVtPjxE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begin">
                <w:fldData xml:space="preserve">PEVuZE5vdGU+PENpdGU+PEF1dGhvcj5KaWFuZzwvQXV0aG9yPjxSZWNOdW0+NDwvUmVjTnVtPjxE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szCs w:val="21"/>
                <w:vertAlign w:val="superscript"/>
                <w14:ligatures w14:val="standardContextual"/>
              </w:rPr>
              <w:t>98</w:t>
            </w:r>
            <w:r>
              <w:rPr>
                <w:rFonts w:ascii="Times New Roman" w:hAnsi="Times New Roman" w:eastAsia="等线" w:cs="Times New Roman"/>
                <w:szCs w:val="21"/>
                <w14:ligatures w14:val="standardContextual"/>
              </w:rPr>
              <w:fldChar w:fldCharType="end"/>
            </w:r>
          </w:p>
        </w:tc>
      </w:tr>
    </w:tbl>
    <w:p w14:paraId="651B12A1"/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MTg1YTA2ZmJjNWZjMTRiYzk5MWExYzQzNjMyZGVjMDAifQ=="/>
  </w:docVars>
  <w:rsids>
    <w:rsidRoot w:val="00000000"/>
    <w:rsid w:val="16B37384"/>
    <w:rsid w:val="327C390F"/>
    <w:rsid w:val="71C110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3">
    <w:name w:val="Default Paragraph Font"/>
    <w:semiHidden/>
    <w:qFormat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1"/>
    <w:basedOn w:val="2"/>
    <w:qFormat/>
    <w:uiPriority w:val="39"/>
    <w:rPr>
      <w14:ligatures w14:val="standardContextual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4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1.0.1782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8-28T00:43:06Z</dcterms:created>
  <dc:creator>HuHu</dc:creator>
  <cp:lastModifiedBy>低下头，又抬起头！</cp:lastModifiedBy>
  <dcterms:modified xsi:type="dcterms:W3CDTF">2024-08-28T00:54:45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7827</vt:lpwstr>
  </property>
  <property fmtid="{D5CDD505-2E9C-101B-9397-08002B2CF9AE}" pid="3" name="ICV">
    <vt:lpwstr>B6887B4A8A3542B68ED011371C824998_12</vt:lpwstr>
  </property>
</Properties>
</file>